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F289A" w:rsidRPr="003F289A" w:rsidRDefault="003F289A" w:rsidP="003F289A">
      <w:pPr>
        <w:rPr>
          <w:b/>
        </w:rPr>
      </w:pPr>
      <w:r w:rsidRPr="003F289A">
        <w:rPr>
          <w:b/>
        </w:rPr>
        <w:t>New computational approaches to handle/model/integrate massive data streams</w:t>
      </w:r>
    </w:p>
    <w:p w:rsidR="00F81FD5" w:rsidRDefault="003F289A" w:rsidP="00D810F3">
      <w:bookmarkStart w:id="0" w:name="_GoBack"/>
      <w:bookmarkEnd w:id="0"/>
      <w:r>
        <w:t>Classical EEG analysis method</w:t>
      </w:r>
      <w:r w:rsidR="00D81B52">
        <w:t>s</w:t>
      </w:r>
      <w:r>
        <w:t xml:space="preserve"> have been applied to investigate the processing of a secondary task while walking</w:t>
      </w:r>
      <w:r w:rsidR="00F81FD5">
        <w:t xml:space="preserve"> </w:t>
      </w:r>
      <w:r w:rsidR="000449E3">
        <w:fldChar w:fldCharType="begin">
          <w:fldData xml:space="preserve">PEVuZE5vdGU+PENpdGU+PEF1dGhvcj5EZSBTYW5jdGlzPC9BdXRob3I+PFllYXI+MjAxNDwvWWVh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</w:fldData>
        </w:fldChar>
      </w:r>
      <w:r w:rsidR="00F81FD5">
        <w:instrText xml:space="preserve"> ADDIN EN.CITE </w:instrText>
      </w:r>
      <w:r w:rsidR="000449E3">
        <w:fldChar w:fldCharType="begin">
          <w:fldData xml:space="preserve">PEVuZE5vdGU+PENpdGU+PEF1dGhvcj5EZSBTYW5jdGlzPC9BdXRob3I+PFllYXI+MjAxNDwvWWVh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</w:fldData>
        </w:fldChar>
      </w:r>
      <w:r w:rsidR="00F81FD5">
        <w:instrText xml:space="preserve"> ADDIN EN.CITE.DATA </w:instrText>
      </w:r>
      <w:r w:rsidR="000449E3">
        <w:fldChar w:fldCharType="end"/>
      </w:r>
      <w:r w:rsidR="000449E3">
        <w:fldChar w:fldCharType="separate"/>
      </w:r>
      <w:r w:rsidR="00F81FD5">
        <w:rPr>
          <w:noProof/>
        </w:rPr>
        <w:t>(</w:t>
      </w:r>
      <w:hyperlink w:anchor="_ENREF_9" w:tooltip="Gramann, 2010 #4707" w:history="1">
        <w:r w:rsidR="004007BD">
          <w:rPr>
            <w:noProof/>
          </w:rPr>
          <w:t>Gramann</w:t>
        </w:r>
        <w:r w:rsidR="004007BD" w:rsidRPr="00F81FD5">
          <w:rPr>
            <w:i/>
            <w:noProof/>
          </w:rPr>
          <w:t xml:space="preserve"> et al.</w:t>
        </w:r>
        <w:r w:rsidR="004007BD">
          <w:rPr>
            <w:noProof/>
          </w:rPr>
          <w:t>, 2010</w:t>
        </w:r>
      </w:hyperlink>
      <w:r w:rsidR="00F81FD5">
        <w:rPr>
          <w:noProof/>
        </w:rPr>
        <w:t xml:space="preserve">; </w:t>
      </w:r>
      <w:hyperlink w:anchor="_ENREF_10" w:tooltip="Gramann, 2011 #4708" w:history="1">
        <w:r w:rsidR="004007BD">
          <w:rPr>
            <w:noProof/>
          </w:rPr>
          <w:t>Gramann</w:t>
        </w:r>
        <w:r w:rsidR="004007BD" w:rsidRPr="00F81FD5">
          <w:rPr>
            <w:i/>
            <w:noProof/>
          </w:rPr>
          <w:t xml:space="preserve"> et al.</w:t>
        </w:r>
        <w:r w:rsidR="004007BD">
          <w:rPr>
            <w:noProof/>
          </w:rPr>
          <w:t>, 2011</w:t>
        </w:r>
      </w:hyperlink>
      <w:r w:rsidR="00F81FD5">
        <w:rPr>
          <w:noProof/>
        </w:rPr>
        <w:t xml:space="preserve">; </w:t>
      </w:r>
      <w:hyperlink w:anchor="_ENREF_3" w:tooltip="De Sanctis, 2012 #5809" w:history="1">
        <w:r w:rsidR="004007BD">
          <w:rPr>
            <w:noProof/>
          </w:rPr>
          <w:t>De Sanctis</w:t>
        </w:r>
        <w:r w:rsidR="004007BD" w:rsidRPr="00F81FD5">
          <w:rPr>
            <w:i/>
            <w:noProof/>
          </w:rPr>
          <w:t xml:space="preserve"> et al.</w:t>
        </w:r>
        <w:r w:rsidR="004007BD">
          <w:rPr>
            <w:noProof/>
          </w:rPr>
          <w:t>, 2012</w:t>
        </w:r>
      </w:hyperlink>
      <w:r w:rsidR="00F81FD5">
        <w:rPr>
          <w:noProof/>
        </w:rPr>
        <w:t xml:space="preserve">; </w:t>
      </w:r>
      <w:hyperlink w:anchor="_ENREF_6" w:tooltip="Debener, 2012 #6195" w:history="1">
        <w:r w:rsidR="004007BD">
          <w:rPr>
            <w:noProof/>
          </w:rPr>
          <w:t>Debener</w:t>
        </w:r>
        <w:r w:rsidR="004007BD" w:rsidRPr="00F81FD5">
          <w:rPr>
            <w:i/>
            <w:noProof/>
          </w:rPr>
          <w:t xml:space="preserve"> et al.</w:t>
        </w:r>
        <w:r w:rsidR="004007BD">
          <w:rPr>
            <w:noProof/>
          </w:rPr>
          <w:t>, 2012</w:t>
        </w:r>
      </w:hyperlink>
      <w:r w:rsidR="00F81FD5">
        <w:rPr>
          <w:noProof/>
        </w:rPr>
        <w:t xml:space="preserve">; </w:t>
      </w:r>
      <w:hyperlink w:anchor="_ENREF_4" w:tooltip="De Sanctis, 2014 #6376" w:history="1">
        <w:r w:rsidR="004007BD">
          <w:rPr>
            <w:noProof/>
          </w:rPr>
          <w:t>De Sanctis</w:t>
        </w:r>
        <w:r w:rsidR="004007BD" w:rsidRPr="00F81FD5">
          <w:rPr>
            <w:i/>
            <w:noProof/>
          </w:rPr>
          <w:t xml:space="preserve"> et al.</w:t>
        </w:r>
        <w:r w:rsidR="004007BD">
          <w:rPr>
            <w:noProof/>
          </w:rPr>
          <w:t>, 2014</w:t>
        </w:r>
      </w:hyperlink>
      <w:r w:rsidR="00F81FD5">
        <w:rPr>
          <w:noProof/>
        </w:rPr>
        <w:t xml:space="preserve">; </w:t>
      </w:r>
      <w:hyperlink w:anchor="_ENREF_5" w:tooltip="De Vos, 2014 #6196" w:history="1">
        <w:r w:rsidR="004007BD">
          <w:rPr>
            <w:noProof/>
          </w:rPr>
          <w:t>De Vos</w:t>
        </w:r>
        <w:r w:rsidR="004007BD" w:rsidRPr="00F81FD5">
          <w:rPr>
            <w:i/>
            <w:noProof/>
          </w:rPr>
          <w:t xml:space="preserve"> et al.</w:t>
        </w:r>
        <w:r w:rsidR="004007BD">
          <w:rPr>
            <w:noProof/>
          </w:rPr>
          <w:t>, 2014</w:t>
        </w:r>
      </w:hyperlink>
      <w:r w:rsidR="00F81FD5">
        <w:rPr>
          <w:noProof/>
        </w:rPr>
        <w:t xml:space="preserve">; </w:t>
      </w:r>
      <w:hyperlink w:anchor="_ENREF_15" w:tooltip="Malcolm, 2015 #6247" w:history="1">
        <w:r w:rsidR="004007BD">
          <w:rPr>
            <w:noProof/>
          </w:rPr>
          <w:t>Malcolm</w:t>
        </w:r>
        <w:r w:rsidR="004007BD" w:rsidRPr="00F81FD5">
          <w:rPr>
            <w:i/>
            <w:noProof/>
          </w:rPr>
          <w:t xml:space="preserve"> et al.</w:t>
        </w:r>
        <w:r w:rsidR="004007BD">
          <w:rPr>
            <w:noProof/>
          </w:rPr>
          <w:t>, 2015</w:t>
        </w:r>
      </w:hyperlink>
      <w:r w:rsidR="00F81FD5">
        <w:rPr>
          <w:noProof/>
        </w:rPr>
        <w:t xml:space="preserve">; </w:t>
      </w:r>
      <w:hyperlink w:anchor="_ENREF_17" w:tooltip="Malcolm, 2017 #6482" w:history="1">
        <w:r w:rsidR="004007BD">
          <w:rPr>
            <w:noProof/>
          </w:rPr>
          <w:t>Malcolm</w:t>
        </w:r>
        <w:r w:rsidR="004007BD" w:rsidRPr="00F81FD5">
          <w:rPr>
            <w:i/>
            <w:noProof/>
          </w:rPr>
          <w:t xml:space="preserve"> et al.</w:t>
        </w:r>
        <w:r w:rsidR="004007BD">
          <w:rPr>
            <w:noProof/>
          </w:rPr>
          <w:t>, 2017</w:t>
        </w:r>
      </w:hyperlink>
      <w:r w:rsidR="00F81FD5">
        <w:rPr>
          <w:noProof/>
        </w:rPr>
        <w:t>)</w:t>
      </w:r>
      <w:r w:rsidR="000449E3">
        <w:fldChar w:fldCharType="end"/>
      </w:r>
      <w:r>
        <w:t xml:space="preserve">. </w:t>
      </w:r>
      <w:r w:rsidR="006A5FCE">
        <w:t>T</w:t>
      </w:r>
      <w:r>
        <w:t>ime frequency and time warping analysis has been able used to investigate power changes in frequency bands during the gait cycle</w:t>
      </w:r>
      <w:r w:rsidR="00F81FD5">
        <w:t xml:space="preserve"> </w:t>
      </w:r>
      <w:r w:rsidR="000449E3">
        <w:fldChar w:fldCharType="begin">
          <w:fldData xml:space="preserve">PEVuZE5vdGU+PENpdGU+PEF1dGhvcj5TZWViZXI8L0F1dGhvcj48WWVhcj4yMDE0PC9ZZWFyPjxS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</w:fldData>
        </w:fldChar>
      </w:r>
      <w:r w:rsidR="00F81FD5">
        <w:instrText xml:space="preserve"> ADDIN EN.CITE </w:instrText>
      </w:r>
      <w:r w:rsidR="000449E3">
        <w:fldChar w:fldCharType="begin">
          <w:fldData xml:space="preserve">PEVuZE5vdGU+PENpdGU+PEF1dGhvcj5TZWViZXI8L0F1dGhvcj48WWVhcj4yMDE0PC9ZZWFyPjxS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</w:fldData>
        </w:fldChar>
      </w:r>
      <w:r w:rsidR="00F81FD5">
        <w:instrText xml:space="preserve"> ADDIN EN.CITE.DATA </w:instrText>
      </w:r>
      <w:r w:rsidR="000449E3">
        <w:fldChar w:fldCharType="end"/>
      </w:r>
      <w:r w:rsidR="000449E3">
        <w:fldChar w:fldCharType="separate"/>
      </w:r>
      <w:r w:rsidR="00F81FD5">
        <w:rPr>
          <w:noProof/>
        </w:rPr>
        <w:t>(</w:t>
      </w:r>
      <w:hyperlink w:anchor="_ENREF_21" w:tooltip="Wagner, 2012 #6201" w:history="1">
        <w:r w:rsidR="004007BD">
          <w:rPr>
            <w:noProof/>
          </w:rPr>
          <w:t>Wagner</w:t>
        </w:r>
        <w:r w:rsidR="004007BD" w:rsidRPr="00F81FD5">
          <w:rPr>
            <w:i/>
            <w:noProof/>
          </w:rPr>
          <w:t xml:space="preserve"> et al.</w:t>
        </w:r>
        <w:r w:rsidR="004007BD">
          <w:rPr>
            <w:noProof/>
          </w:rPr>
          <w:t>, 2012</w:t>
        </w:r>
      </w:hyperlink>
      <w:r w:rsidR="00F81FD5">
        <w:rPr>
          <w:noProof/>
        </w:rPr>
        <w:t xml:space="preserve">; </w:t>
      </w:r>
      <w:hyperlink w:anchor="_ENREF_20" w:tooltip="Seeber, 2014 #6202" w:history="1">
        <w:r w:rsidR="004007BD">
          <w:rPr>
            <w:noProof/>
          </w:rPr>
          <w:t>Seeber</w:t>
        </w:r>
        <w:r w:rsidR="004007BD" w:rsidRPr="00F81FD5">
          <w:rPr>
            <w:i/>
            <w:noProof/>
          </w:rPr>
          <w:t xml:space="preserve"> et al.</w:t>
        </w:r>
        <w:r w:rsidR="004007BD">
          <w:rPr>
            <w:noProof/>
          </w:rPr>
          <w:t>, 2014</w:t>
        </w:r>
      </w:hyperlink>
      <w:r w:rsidR="00F81FD5">
        <w:rPr>
          <w:noProof/>
        </w:rPr>
        <w:t xml:space="preserve">; </w:t>
      </w:r>
      <w:hyperlink w:anchor="_ENREF_16" w:tooltip="Malcolm, 2018 #6559" w:history="1">
        <w:r w:rsidR="004007BD">
          <w:rPr>
            <w:noProof/>
          </w:rPr>
          <w:t>Malcolm</w:t>
        </w:r>
        <w:r w:rsidR="004007BD" w:rsidRPr="00F81FD5">
          <w:rPr>
            <w:i/>
            <w:noProof/>
          </w:rPr>
          <w:t xml:space="preserve"> et al.</w:t>
        </w:r>
        <w:r w:rsidR="004007BD">
          <w:rPr>
            <w:noProof/>
          </w:rPr>
          <w:t>, 2018</w:t>
        </w:r>
      </w:hyperlink>
      <w:r w:rsidR="00F81FD5">
        <w:rPr>
          <w:noProof/>
        </w:rPr>
        <w:t>)</w:t>
      </w:r>
      <w:r w:rsidR="000449E3">
        <w:fldChar w:fldCharType="end"/>
      </w:r>
      <w:r>
        <w:t xml:space="preserve">. </w:t>
      </w:r>
      <w:r w:rsidR="009A5C1B">
        <w:t xml:space="preserve">These studies have been made facilitated by the application of independent component analysis (ICA) to separate cortical signals from muscles and movement </w:t>
      </w:r>
      <w:r w:rsidR="000449E3">
        <w:fldChar w:fldCharType="begin">
          <w:fldData xml:space="preserve">PEVuZE5vdGU+PENpdGU+PEF1dGhvcj5EZWxvcm1lPC9BdXRob3I+PFllYXI+MjAwNDwvWWVhcj48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</w:fldData>
        </w:fldChar>
      </w:r>
      <w:r w:rsidR="009A5C1B">
        <w:instrText xml:space="preserve"> ADDIN EN.CITE </w:instrText>
      </w:r>
      <w:r w:rsidR="000449E3">
        <w:fldChar w:fldCharType="begin">
          <w:fldData xml:space="preserve">PEVuZE5vdGU+PENpdGU+PEF1dGhvcj5EZWxvcm1lPC9BdXRob3I+PFllYXI+MjAwNDwvWWVhcj48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</w:fldData>
        </w:fldChar>
      </w:r>
      <w:r w:rsidR="009A5C1B">
        <w:instrText xml:space="preserve"> ADDIN EN.CITE.DATA </w:instrText>
      </w:r>
      <w:r w:rsidR="000449E3">
        <w:fldChar w:fldCharType="end"/>
      </w:r>
      <w:r w:rsidR="000449E3">
        <w:fldChar w:fldCharType="separate"/>
      </w:r>
      <w:r w:rsidR="009A5C1B">
        <w:rPr>
          <w:noProof/>
        </w:rPr>
        <w:t>(</w:t>
      </w:r>
      <w:hyperlink w:anchor="_ENREF_7" w:tooltip="Delorme, 2004 #5480" w:history="1">
        <w:r w:rsidR="004007BD">
          <w:rPr>
            <w:noProof/>
          </w:rPr>
          <w:t>Delorme &amp; Makeig, 2004</w:t>
        </w:r>
      </w:hyperlink>
      <w:r w:rsidR="009A5C1B">
        <w:rPr>
          <w:noProof/>
        </w:rPr>
        <w:t xml:space="preserve">; </w:t>
      </w:r>
      <w:hyperlink w:anchor="_ENREF_11" w:tooltip="Gwin, 2010 #4965" w:history="1">
        <w:r w:rsidR="004007BD">
          <w:rPr>
            <w:noProof/>
          </w:rPr>
          <w:t>Gwin</w:t>
        </w:r>
        <w:r w:rsidR="004007BD" w:rsidRPr="009A5C1B">
          <w:rPr>
            <w:i/>
            <w:noProof/>
          </w:rPr>
          <w:t xml:space="preserve"> et al.</w:t>
        </w:r>
        <w:r w:rsidR="004007BD">
          <w:rPr>
            <w:noProof/>
          </w:rPr>
          <w:t>, 2010</w:t>
        </w:r>
      </w:hyperlink>
      <w:r w:rsidR="009A5C1B">
        <w:rPr>
          <w:noProof/>
        </w:rPr>
        <w:t xml:space="preserve">; </w:t>
      </w:r>
      <w:hyperlink w:anchor="_ENREF_18" w:tooltip="Nolan, 2010 #5955" w:history="1">
        <w:r w:rsidR="004007BD">
          <w:rPr>
            <w:noProof/>
          </w:rPr>
          <w:t>Nolan</w:t>
        </w:r>
        <w:r w:rsidR="004007BD" w:rsidRPr="009A5C1B">
          <w:rPr>
            <w:i/>
            <w:noProof/>
          </w:rPr>
          <w:t xml:space="preserve"> et al.</w:t>
        </w:r>
        <w:r w:rsidR="004007BD">
          <w:rPr>
            <w:noProof/>
          </w:rPr>
          <w:t>, 2010</w:t>
        </w:r>
      </w:hyperlink>
      <w:r w:rsidR="009A5C1B">
        <w:rPr>
          <w:noProof/>
        </w:rPr>
        <w:t>)</w:t>
      </w:r>
      <w:r w:rsidR="000449E3">
        <w:fldChar w:fldCharType="end"/>
      </w:r>
      <w:r w:rsidR="009A5C1B">
        <w:t xml:space="preserve">. </w:t>
      </w:r>
      <w:r>
        <w:t>These approaches have</w:t>
      </w:r>
      <w:r w:rsidR="009A5C1B">
        <w:t xml:space="preserve"> been important in the development of</w:t>
      </w:r>
      <w:r>
        <w:t xml:space="preserve"> the MOBI field but they are the tip of the iceberg of experimental and analysis possibilities. </w:t>
      </w:r>
    </w:p>
    <w:p w:rsidR="003F289A" w:rsidRDefault="003F289A" w:rsidP="003F289A">
      <w:r>
        <w:t xml:space="preserve">In the controlled virtual reality environment there </w:t>
      </w:r>
      <w:r w:rsidR="00F81FD5">
        <w:t>are</w:t>
      </w:r>
      <w:r>
        <w:t xml:space="preserve"> a plethora of ways of recording different aspects of movement such as body tracking, object tracking, footfalls, auditory stimuli, visual stimuli, responses, eye tracking and many more. </w:t>
      </w:r>
      <w:r w:rsidR="00D81B52">
        <w:t xml:space="preserve">In the real world </w:t>
      </w:r>
      <w:r>
        <w:t>there is a wide</w:t>
      </w:r>
      <w:r w:rsidR="006A5FCE">
        <w:t>r</w:t>
      </w:r>
      <w:r>
        <w:t xml:space="preserve"> </w:t>
      </w:r>
      <w:r w:rsidR="006A5FCE">
        <w:t xml:space="preserve">range of </w:t>
      </w:r>
      <w:r>
        <w:t xml:space="preserve">stimuli and inputs to interact </w:t>
      </w:r>
      <w:r w:rsidR="00D81B52">
        <w:t xml:space="preserve">that can be recorded using head mounted cameras, microphones, accelerometers, gyroscopes and </w:t>
      </w:r>
      <w:proofErr w:type="spellStart"/>
      <w:r w:rsidR="00D81B52">
        <w:t>gps</w:t>
      </w:r>
      <w:proofErr w:type="spellEnd"/>
      <w:r w:rsidR="00D81B52">
        <w:t>.</w:t>
      </w:r>
      <w:r w:rsidR="0054665C">
        <w:t xml:space="preserve"> </w:t>
      </w:r>
      <w:r w:rsidR="00D81B52">
        <w:t xml:space="preserve">All this data needs to synch with the neurological recordings with millisecond precision as to investigate neurological markers even a fifty millisecond </w:t>
      </w:r>
      <w:r w:rsidR="00121716">
        <w:t xml:space="preserve">jitter </w:t>
      </w:r>
      <w:r w:rsidR="000449E3">
        <w:fldChar w:fldCharType="begin">
          <w:fldData xml:space="preserve">PEVuZE5vdGU+PENpdGU+PEF1dGhvcj5CdXRsZXI8L0F1dGhvcj48WWVhcj4yMDE3PC9ZZWFyPjxS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=
</w:fldData>
        </w:fldChar>
      </w:r>
      <w:r w:rsidR="00D81B52">
        <w:instrText xml:space="preserve"> ADDIN EN.CITE </w:instrText>
      </w:r>
      <w:r w:rsidR="000449E3">
        <w:fldChar w:fldCharType="begin">
          <w:fldData xml:space="preserve">PEVuZE5vdGU+PENpdGU+PEF1dGhvcj5CdXRsZXI8L0F1dGhvcj48WWVhcj4yMDE3PC9ZZWFyPjxS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=
</w:fldData>
        </w:fldChar>
      </w:r>
      <w:r w:rsidR="00D81B52">
        <w:instrText xml:space="preserve"> ADDIN EN.CITE.DATA </w:instrText>
      </w:r>
      <w:r w:rsidR="000449E3">
        <w:fldChar w:fldCharType="end"/>
      </w:r>
      <w:r w:rsidR="000449E3">
        <w:fldChar w:fldCharType="separate"/>
      </w:r>
      <w:r w:rsidR="00D81B52">
        <w:rPr>
          <w:noProof/>
        </w:rPr>
        <w:t>(</w:t>
      </w:r>
      <w:hyperlink w:anchor="_ENREF_1" w:tooltip="Butler, 2017 #6567" w:history="1">
        <w:r w:rsidR="004007BD">
          <w:rPr>
            <w:noProof/>
          </w:rPr>
          <w:t>Butler</w:t>
        </w:r>
        <w:r w:rsidR="004007BD" w:rsidRPr="00D81B52">
          <w:rPr>
            <w:i/>
            <w:noProof/>
          </w:rPr>
          <w:t xml:space="preserve"> et al.</w:t>
        </w:r>
        <w:r w:rsidR="004007BD">
          <w:rPr>
            <w:noProof/>
          </w:rPr>
          <w:t>, 2017</w:t>
        </w:r>
      </w:hyperlink>
      <w:r w:rsidR="00D81B52">
        <w:rPr>
          <w:noProof/>
        </w:rPr>
        <w:t>)</w:t>
      </w:r>
      <w:r w:rsidR="000449E3">
        <w:fldChar w:fldCharType="end"/>
      </w:r>
      <w:r w:rsidR="00D81B52">
        <w:t xml:space="preserve"> in time </w:t>
      </w:r>
      <w:r w:rsidR="00121716">
        <w:t xml:space="preserve">that results in </w:t>
      </w:r>
      <w:r w:rsidR="00D81B52">
        <w:t xml:space="preserve">artificial reduction of evoked responses. </w:t>
      </w:r>
      <w:r w:rsidR="0054665C">
        <w:t xml:space="preserve">It is not a </w:t>
      </w:r>
      <w:r w:rsidR="00D81B52">
        <w:t xml:space="preserve">straight forward </w:t>
      </w:r>
      <w:r w:rsidR="0054665C">
        <w:t>to ensure that the timing is accurate, as different recording devices will have different sampling rates and reliability which have not been tuned for the fine precision required for evoked analysis.</w:t>
      </w:r>
      <w:r w:rsidR="00D81B52">
        <w:t xml:space="preserve"> </w:t>
      </w:r>
      <w:r w:rsidR="00121716">
        <w:t xml:space="preserve"> </w:t>
      </w:r>
      <w:r w:rsidR="004E54F7">
        <w:t xml:space="preserve">This can be addressed by using </w:t>
      </w:r>
      <w:r w:rsidR="00D810F3">
        <w:t xml:space="preserve">software such as, </w:t>
      </w:r>
      <w:r>
        <w:t xml:space="preserve">lab streaming layer </w:t>
      </w:r>
      <w:r w:rsidR="000449E3">
        <w:fldChar w:fldCharType="begin"/>
      </w:r>
      <w:r w:rsidR="00D810F3">
        <w:instrText xml:space="preserve"> ADDIN EN.CITE &lt;EndNote&gt;&lt;Cite&gt;&lt;Author&gt;Kothe&lt;/Author&gt;&lt;Year&gt;2013&lt;/Year&gt;&lt;RecNum&gt;6536&lt;/RecNum&gt;&lt;DisplayText&gt;(Kothe, 2013)&lt;/DisplayText&gt;&lt;record&gt;&lt;rec-number&gt;6536&lt;/rec-number&gt;&lt;foreign-keys&gt;&lt;key app="EN" db-id="5pzwvf0vwvrevge5xpfpz9wvsapxd2s20tef"&gt;6536&lt;/key&gt;&lt;/foreign-keys&gt;&lt;ref-type name="Web Page"&gt;12&lt;/ref-type&gt;&lt;contributors&gt;&lt;authors&gt;&lt;author&gt;Kothe, C.&lt;/author&gt;&lt;/authors&gt;&lt;/contributors&gt;&lt;titles&gt;&lt;title&gt;Labstreaming layer (LSL)&lt;/title&gt;&lt;/titles&gt;&lt;dates&gt;&lt;year&gt;2013&lt;/year&gt;&lt;/dates&gt;&lt;urls&gt;&lt;related-urls&gt;&lt;url&gt;https://github.com/sccn/labstreaminglayer&lt;/url&gt;&lt;/related-urls&gt;&lt;/urls&gt;&lt;/record&gt;&lt;/Cite&gt;&lt;/EndNote&gt;</w:instrText>
      </w:r>
      <w:r w:rsidR="000449E3">
        <w:fldChar w:fldCharType="separate"/>
      </w:r>
      <w:r w:rsidR="00D810F3">
        <w:rPr>
          <w:noProof/>
        </w:rPr>
        <w:t>(</w:t>
      </w:r>
      <w:hyperlink w:anchor="_ENREF_12" w:tooltip="Kothe, 2013 #6536" w:history="1">
        <w:r w:rsidR="004007BD">
          <w:rPr>
            <w:noProof/>
          </w:rPr>
          <w:t>Kothe, 2013</w:t>
        </w:r>
      </w:hyperlink>
      <w:r w:rsidR="00D810F3">
        <w:rPr>
          <w:noProof/>
        </w:rPr>
        <w:t>)</w:t>
      </w:r>
      <w:r w:rsidR="000449E3">
        <w:fldChar w:fldCharType="end"/>
      </w:r>
      <w:r w:rsidR="00D810F3">
        <w:t xml:space="preserve"> </w:t>
      </w:r>
      <w:r>
        <w:t>to combine and time stamp information from different sources such as body tracking data and video data.</w:t>
      </w:r>
    </w:p>
    <w:p w:rsidR="003F289A" w:rsidRDefault="004E54F7" w:rsidP="003F289A">
      <w:r>
        <w:t xml:space="preserve">The combination of all these different types will require new analysis approached to </w:t>
      </w:r>
      <w:r w:rsidR="00D810F3">
        <w:t>truly lev</w:t>
      </w:r>
      <w:r w:rsidR="006901B9">
        <w:t xml:space="preserve">erage the richness of the evoked or continuous </w:t>
      </w:r>
      <w:r>
        <w:t xml:space="preserve">data. To investigate time locked events adjacent response algorithm </w:t>
      </w:r>
      <w:r w:rsidR="000449E3">
        <w:fldChar w:fldCharType="begin"/>
      </w:r>
      <w:r>
        <w:instrText xml:space="preserve"> ADDIN EN.CITE &lt;EndNote&gt;&lt;Cite&gt;&lt;Author&gt;Woldorff&lt;/Author&gt;&lt;Year&gt;1993&lt;/Year&gt;&lt;RecNum&gt;5313&lt;/RecNum&gt;&lt;DisplayText&gt;(Woldorff, 1993)&lt;/DisplayText&gt;&lt;record&gt;&lt;rec-number&gt;5313&lt;/rec-number&gt;&lt;foreign-keys&gt;&lt;key app="EN" db-id="5pzwvf0vwvrevge5xpfpz9wvsapxd2s20tef"&gt;5313&lt;/key&gt;&lt;/foreign-keys&gt;&lt;ref-type name="Journal Article"&gt;17&lt;/ref-type&gt;&lt;contributors&gt;&lt;authors&gt;&lt;author&gt;Woldorff, M. G.&lt;/author&gt;&lt;/authors&gt;&lt;/contributors&gt;&lt;auth-address&gt;Department of Neurosciences, University of California-San Diego, La Jolla.&lt;/auth-address&gt;&lt;titles&gt;&lt;title&gt;Distortion of ERP averages due to overlap from temporally adjacent ERPs: analysis and correction&lt;/title&gt;&lt;secondary-title&gt;Psychophysiology&lt;/secondary-title&gt;&lt;alt-title&gt;Psychophysiology&lt;/alt-title&gt;&lt;/titles&gt;&lt;periodical&gt;&lt;full-title&gt;Psychophysiology&lt;/full-title&gt;&lt;abbr-1&gt;Psychophysiology&lt;/abbr-1&gt;&lt;/periodical&gt;&lt;alt-periodical&gt;&lt;full-title&gt;Psychophysiology&lt;/full-title&gt;&lt;abbr-1&gt;Psychophysiology&lt;/abbr-1&gt;&lt;/alt-periodical&gt;&lt;pages&gt;98-119&lt;/pages&gt;&lt;volume&gt;30&lt;/volume&gt;&lt;number&gt;1&lt;/number&gt;&lt;edition&gt;1993/01/01&lt;/edition&gt;&lt;keywords&gt;&lt;keyword&gt;*Algorithms&lt;/keyword&gt;&lt;keyword&gt;Arousal/*physiology&lt;/keyword&gt;&lt;keyword&gt;Artifacts&lt;/keyword&gt;&lt;keyword&gt;Attention/*physiology&lt;/keyword&gt;&lt;keyword&gt;Cerebral Cortex/physiology&lt;/keyword&gt;&lt;keyword&gt;Dominance, Cerebral/physiology&lt;/keyword&gt;&lt;keyword&gt;Electroencephalography/*instrumentation&lt;/keyword&gt;&lt;keyword&gt;Evoked Potentials, Auditory/physiology&lt;/keyword&gt;&lt;keyword&gt;Humans&lt;/keyword&gt;&lt;keyword&gt;Pitch Discrimination/physiology&lt;/keyword&gt;&lt;keyword&gt;Signal Processing, Computer-Assisted/*instrumentation&lt;/keyword&gt;&lt;/keywords&gt;&lt;dates&gt;&lt;year&gt;1993&lt;/year&gt;&lt;pub-dates&gt;&lt;date&gt;Jan&lt;/date&gt;&lt;/pub-dates&gt;&lt;/dates&gt;&lt;isbn&gt;0048-5772 (Print)&amp;#xD;0048-5772 (Linking)&lt;/isbn&gt;&lt;accession-num&gt;8416067&lt;/accession-num&gt;&lt;work-type&gt;Research Support, Non-U.S. Gov&amp;apos;t&amp;#xD;Research Support, U.S. Gov&amp;apos;t, Non-P.H.S.&amp;#xD;Research Support, U.S. Gov&amp;apos;t, P.H.S.&lt;/work-type&gt;&lt;urls&gt;&lt;related-urls&gt;&lt;url&gt;http://www.ncbi.nlm.nih.gov/pubmed/8416067&lt;/url&gt;&lt;/related-urls&gt;&lt;/urls&gt;&lt;language&gt;eng&lt;/language&gt;&lt;/record&gt;&lt;/Cite&gt;&lt;/EndNote&gt;</w:instrText>
      </w:r>
      <w:r w:rsidR="000449E3">
        <w:fldChar w:fldCharType="separate"/>
      </w:r>
      <w:r>
        <w:rPr>
          <w:noProof/>
        </w:rPr>
        <w:t>(</w:t>
      </w:r>
      <w:hyperlink w:anchor="_ENREF_23" w:tooltip="Woldorff, 1993 #5313" w:history="1">
        <w:r w:rsidR="004007BD">
          <w:rPr>
            <w:noProof/>
          </w:rPr>
          <w:t>Woldorff, 1993</w:t>
        </w:r>
      </w:hyperlink>
      <w:r>
        <w:rPr>
          <w:noProof/>
        </w:rPr>
        <w:t>)</w:t>
      </w:r>
      <w:r w:rsidR="000449E3">
        <w:fldChar w:fldCharType="end"/>
      </w:r>
      <w:r>
        <w:t xml:space="preserve"> or group independent component analysis </w:t>
      </w:r>
      <w:r w:rsidR="000449E3">
        <w:fldChar w:fldCharType="begin">
          <w:fldData xml:space="preserve">PEVuZE5vdGU+PENpdGU+PEF1dGhvcj5FaWNoZWxlPC9BdXRob3I+PFllYXI+MjAxMTwvWWVhcj48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</w:fldData>
        </w:fldChar>
      </w:r>
      <w:r>
        <w:instrText xml:space="preserve"> ADDIN EN.CITE </w:instrText>
      </w:r>
      <w:r w:rsidR="000449E3">
        <w:fldChar w:fldCharType="begin">
          <w:fldData xml:space="preserve">PEVuZE5vdGU+PENpdGU+PEF1dGhvcj5FaWNoZWxlPC9BdXRob3I+PFllYXI+MjAxMTwvWWVhcj48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</w:fldData>
        </w:fldChar>
      </w:r>
      <w:r>
        <w:instrText xml:space="preserve"> ADDIN EN.CITE.DATA </w:instrText>
      </w:r>
      <w:r w:rsidR="000449E3">
        <w:fldChar w:fldCharType="end"/>
      </w:r>
      <w:r w:rsidR="000449E3">
        <w:fldChar w:fldCharType="separate"/>
      </w:r>
      <w:r>
        <w:rPr>
          <w:noProof/>
        </w:rPr>
        <w:t>(</w:t>
      </w:r>
      <w:hyperlink w:anchor="_ENREF_8" w:tooltip="Eichele, 2011 #6568" w:history="1">
        <w:r w:rsidR="004007BD">
          <w:rPr>
            <w:noProof/>
          </w:rPr>
          <w:t>Eichele</w:t>
        </w:r>
        <w:r w:rsidR="004007BD" w:rsidRPr="00E74B70">
          <w:rPr>
            <w:i/>
            <w:noProof/>
          </w:rPr>
          <w:t xml:space="preserve"> et al.</w:t>
        </w:r>
        <w:r w:rsidR="004007BD">
          <w:rPr>
            <w:noProof/>
          </w:rPr>
          <w:t>, 2011</w:t>
        </w:r>
      </w:hyperlink>
      <w:r>
        <w:rPr>
          <w:noProof/>
        </w:rPr>
        <w:t>)</w:t>
      </w:r>
      <w:r w:rsidR="000449E3">
        <w:fldChar w:fldCharType="end"/>
      </w:r>
      <w:r>
        <w:t xml:space="preserve"> could be used extract evoked response of overlapping stimuli from different sources.</w:t>
      </w:r>
      <w:r w:rsidR="004007BD">
        <w:t xml:space="preserve"> </w:t>
      </w:r>
      <w:r w:rsidR="006901B9">
        <w:t>To investigate the continuous signal t</w:t>
      </w:r>
      <w:r w:rsidR="003F289A">
        <w:t xml:space="preserve">wo possible </w:t>
      </w:r>
      <w:r w:rsidR="006A5FCE">
        <w:t xml:space="preserve">analysis </w:t>
      </w:r>
      <w:r w:rsidR="003F289A">
        <w:t xml:space="preserve">approaches that have yield promising results </w:t>
      </w:r>
      <w:r w:rsidR="006901B9">
        <w:t xml:space="preserve">in </w:t>
      </w:r>
      <w:r w:rsidR="003F289A">
        <w:t xml:space="preserve">other </w:t>
      </w:r>
      <w:r w:rsidR="006A5FCE">
        <w:t xml:space="preserve">neuroscience areas </w:t>
      </w:r>
      <w:r w:rsidR="003F289A">
        <w:t xml:space="preserve">could be </w:t>
      </w:r>
      <w:r w:rsidR="006A5FCE">
        <w:t xml:space="preserve">applied to </w:t>
      </w:r>
      <w:r w:rsidR="006901B9">
        <w:t xml:space="preserve">the </w:t>
      </w:r>
      <w:proofErr w:type="spellStart"/>
      <w:r w:rsidR="003F289A">
        <w:t>MoBI</w:t>
      </w:r>
      <w:proofErr w:type="spellEnd"/>
      <w:r w:rsidR="006A5FCE">
        <w:t xml:space="preserve"> field</w:t>
      </w:r>
      <w:r w:rsidR="003F289A">
        <w:t xml:space="preserve">. The first approach </w:t>
      </w:r>
      <w:r w:rsidR="006A5FCE">
        <w:t xml:space="preserve">has </w:t>
      </w:r>
      <w:r w:rsidR="003F289A">
        <w:t>use</w:t>
      </w:r>
      <w:r w:rsidR="006A5FCE">
        <w:t>d</w:t>
      </w:r>
      <w:r w:rsidR="003F289A">
        <w:t xml:space="preserve"> </w:t>
      </w:r>
      <w:r w:rsidR="006A5FCE">
        <w:t xml:space="preserve">a </w:t>
      </w:r>
      <w:r w:rsidR="003F289A">
        <w:t xml:space="preserve">spread spectral analysis to extract the temporal response function </w:t>
      </w:r>
      <w:r w:rsidR="006A5FCE">
        <w:t xml:space="preserve">(TRF) </w:t>
      </w:r>
      <w:r w:rsidR="003F289A">
        <w:t xml:space="preserve">from continuously varying visual information </w:t>
      </w:r>
      <w:r w:rsidR="000449E3">
        <w:fldChar w:fldCharType="begin">
          <w:fldData xml:space="preserve">PEVuZE5vdGU+PENpdGU+PEF1dGhvcj5MYWxvcjwvQXV0aG9yPjxZZWFyPjIwMDY8L1llYXI+PFJl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</w:fldData>
        </w:fldChar>
      </w:r>
      <w:r w:rsidR="003F289A">
        <w:instrText xml:space="preserve"> ADDIN EN.CITE </w:instrText>
      </w:r>
      <w:r w:rsidR="000449E3">
        <w:fldChar w:fldCharType="begin">
          <w:fldData xml:space="preserve">PEVuZE5vdGU+PENpdGU+PEF1dGhvcj5MYWxvcjwvQXV0aG9yPjxZZWFyPjIwMDY8L1llYXI+PFJl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</w:fldData>
        </w:fldChar>
      </w:r>
      <w:r w:rsidR="003F289A">
        <w:instrText xml:space="preserve"> ADDIN EN.CITE.DATA </w:instrText>
      </w:r>
      <w:r w:rsidR="000449E3">
        <w:fldChar w:fldCharType="end"/>
      </w:r>
      <w:r w:rsidR="000449E3">
        <w:fldChar w:fldCharType="separate"/>
      </w:r>
      <w:r w:rsidR="003F289A">
        <w:rPr>
          <w:noProof/>
        </w:rPr>
        <w:t>(</w:t>
      </w:r>
      <w:hyperlink w:anchor="_ENREF_14" w:tooltip="Lalor, 2006 #5253" w:history="1">
        <w:r w:rsidR="004007BD">
          <w:rPr>
            <w:noProof/>
          </w:rPr>
          <w:t>Lalor</w:t>
        </w:r>
        <w:r w:rsidR="004007BD" w:rsidRPr="00265BA4">
          <w:rPr>
            <w:i/>
            <w:noProof/>
          </w:rPr>
          <w:t xml:space="preserve"> et al.</w:t>
        </w:r>
        <w:r w:rsidR="004007BD">
          <w:rPr>
            <w:noProof/>
          </w:rPr>
          <w:t>, 2006</w:t>
        </w:r>
      </w:hyperlink>
      <w:r w:rsidR="003F289A">
        <w:rPr>
          <w:noProof/>
        </w:rPr>
        <w:t>)</w:t>
      </w:r>
      <w:r w:rsidR="000449E3">
        <w:fldChar w:fldCharType="end"/>
      </w:r>
      <w:r w:rsidR="003F289A">
        <w:t xml:space="preserve">, speech </w:t>
      </w:r>
      <w:r w:rsidR="000449E3">
        <w:fldChar w:fldCharType="begin"/>
      </w:r>
      <w:r w:rsidR="003F289A">
        <w:instrText xml:space="preserve"> ADDIN EN.CITE &lt;EndNote&gt;&lt;Cite&gt;&lt;Author&gt;Lalor&lt;/Author&gt;&lt;Year&gt;2010&lt;/Year&gt;&lt;RecNum&gt;5033&lt;/RecNum&gt;&lt;DisplayText&gt;(Lalor &amp;amp; Foxe, 2010)&lt;/DisplayText&gt;&lt;record&gt;&lt;rec-number&gt;5033&lt;/rec-number&gt;&lt;foreign-keys&gt;&lt;key app="EN" db-id="5pzwvf0vwvrevge5xpfpz9wvsapxd2s20tef"&gt;5033&lt;/key&gt;&lt;/foreign-keys&gt;&lt;ref-type name="Journal Article"&gt;17&lt;/ref-type&gt;&lt;contributors&gt;&lt;authors&gt;&lt;author&gt;Lalor, E. C.&lt;/author&gt;&lt;author&gt;Foxe, J. J.&lt;/author&gt;&lt;/authors&gt;&lt;/contributors&gt;&lt;auth-address&gt;Trinity College Institute of Neuroscience, Trinity College Dublin, Dublin 2, Ireland.&lt;/auth-address&gt;&lt;titles&gt;&lt;title&gt;Neural responses to uninterrupted natural speech can be extracted with precise temporal resolution&lt;/title&gt;&lt;secondary-title&gt;Eur J Neurosci&lt;/secondary-title&gt;&lt;alt-title&gt;The European journal of neuroscience&lt;/alt-title&gt;&lt;/titles&gt;&lt;periodical&gt;&lt;full-title&gt;Eur J Neurosci&lt;/full-title&gt;&lt;abbr-1&gt;The European journal of neuroscience&lt;/abbr-1&gt;&lt;/periodical&gt;&lt;alt-periodical&gt;&lt;full-title&gt;Eur J Neurosci&lt;/full-title&gt;&lt;abbr-1&gt;The European journal of neuroscience&lt;/abbr-1&gt;&lt;/alt-periodical&gt;&lt;pages&gt;189-93&lt;/pages&gt;&lt;volume&gt;31&lt;/volume&gt;&lt;number&gt;1&lt;/number&gt;&lt;edition&gt;2010/01/23&lt;/edition&gt;&lt;keywords&gt;&lt;keyword&gt;Acoustic Stimulation&lt;/keyword&gt;&lt;keyword&gt;Adult&lt;/keyword&gt;&lt;keyword&gt;Brain/*physiology&lt;/keyword&gt;&lt;keyword&gt;Electrodes, Implanted&lt;/keyword&gt;&lt;keyword&gt;Electroencephalography/methods&lt;/keyword&gt;&lt;keyword&gt;Epilepsy&lt;/keyword&gt;&lt;keyword&gt;*Evoked Potentials, Auditory&lt;/keyword&gt;&lt;keyword&gt;Female&lt;/keyword&gt;&lt;keyword&gt;Humans&lt;/keyword&gt;&lt;keyword&gt;Male&lt;/keyword&gt;&lt;keyword&gt;Speech&lt;/keyword&gt;&lt;keyword&gt;Speech Perception/*physiology&lt;/keyword&gt;&lt;keyword&gt;Time Factors&lt;/keyword&gt;&lt;keyword&gt;Young Adult&lt;/keyword&gt;&lt;/keywords&gt;&lt;dates&gt;&lt;year&gt;2010&lt;/year&gt;&lt;pub-dates&gt;&lt;date&gt;Jan&lt;/date&gt;&lt;/pub-dates&gt;&lt;/dates&gt;&lt;isbn&gt;1460-9568 (Electronic)&amp;#xD;0953-816X (Linking)&lt;/isbn&gt;&lt;accession-num&gt;20092565&lt;/accession-num&gt;&lt;urls&gt;&lt;related-urls&gt;&lt;url&gt;http://www.ncbi.nlm.nih.gov/pubmed/20092565&lt;/url&gt;&lt;/related-urls&gt;&lt;/urls&gt;&lt;electronic-resource-num&gt;10.1111/j.1460-9568.2009.07055.x&lt;/electronic-resource-num&gt;&lt;language&gt;eng&lt;/language&gt;&lt;/record&gt;&lt;/Cite&gt;&lt;/EndNote&gt;</w:instrText>
      </w:r>
      <w:r w:rsidR="000449E3">
        <w:fldChar w:fldCharType="separate"/>
      </w:r>
      <w:r w:rsidR="003F289A">
        <w:rPr>
          <w:noProof/>
        </w:rPr>
        <w:t>(</w:t>
      </w:r>
      <w:hyperlink w:anchor="_ENREF_13" w:tooltip="Lalor, 2010 #5033" w:history="1">
        <w:r w:rsidR="004007BD">
          <w:rPr>
            <w:noProof/>
          </w:rPr>
          <w:t>Lalor &amp; Foxe, 2010</w:t>
        </w:r>
      </w:hyperlink>
      <w:r w:rsidR="003F289A">
        <w:rPr>
          <w:noProof/>
        </w:rPr>
        <w:t>)</w:t>
      </w:r>
      <w:r w:rsidR="000449E3">
        <w:fldChar w:fldCharType="end"/>
      </w:r>
      <w:r w:rsidR="003F289A">
        <w:t xml:space="preserve"> and multisensory </w:t>
      </w:r>
      <w:r w:rsidR="0054665C">
        <w:t xml:space="preserve">information </w:t>
      </w:r>
      <w:r w:rsidR="000449E3">
        <w:fldChar w:fldCharType="begin">
          <w:fldData xml:space="preserve">PEVuZE5vdGU+PENpdGU+PEF1dGhvcj5Dcm9zc2U8L0F1dGhvcj48WWVhcj4yMDE1PC9ZZWFyPjxS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</w:fldData>
        </w:fldChar>
      </w:r>
      <w:r w:rsidR="003F289A">
        <w:instrText xml:space="preserve"> ADDIN EN.CITE </w:instrText>
      </w:r>
      <w:r w:rsidR="000449E3">
        <w:fldChar w:fldCharType="begin">
          <w:fldData xml:space="preserve">PEVuZE5vdGU+PENpdGU+PEF1dGhvcj5Dcm9zc2U8L0F1dGhvcj48WWVhcj4yMDE1PC9ZZWFyPjxS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</w:fldData>
        </w:fldChar>
      </w:r>
      <w:r w:rsidR="003F289A">
        <w:instrText xml:space="preserve"> ADDIN EN.CITE.DATA </w:instrText>
      </w:r>
      <w:r w:rsidR="000449E3">
        <w:fldChar w:fldCharType="end"/>
      </w:r>
      <w:r w:rsidR="000449E3">
        <w:fldChar w:fldCharType="separate"/>
      </w:r>
      <w:r w:rsidR="003F289A">
        <w:rPr>
          <w:noProof/>
        </w:rPr>
        <w:t>(</w:t>
      </w:r>
      <w:hyperlink w:anchor="_ENREF_2" w:tooltip="Crosse, 2015 #6538" w:history="1">
        <w:r w:rsidR="004007BD">
          <w:rPr>
            <w:noProof/>
          </w:rPr>
          <w:t>Crosse</w:t>
        </w:r>
        <w:r w:rsidR="004007BD" w:rsidRPr="00265BA4">
          <w:rPr>
            <w:i/>
            <w:noProof/>
          </w:rPr>
          <w:t xml:space="preserve"> et al.</w:t>
        </w:r>
        <w:r w:rsidR="004007BD">
          <w:rPr>
            <w:noProof/>
          </w:rPr>
          <w:t>, 2015</w:t>
        </w:r>
      </w:hyperlink>
      <w:r w:rsidR="003F289A">
        <w:rPr>
          <w:noProof/>
        </w:rPr>
        <w:t>)</w:t>
      </w:r>
      <w:r w:rsidR="000449E3">
        <w:fldChar w:fldCharType="end"/>
      </w:r>
      <w:r w:rsidR="003F289A">
        <w:t xml:space="preserve">. </w:t>
      </w:r>
      <w:r w:rsidR="004007BD">
        <w:t xml:space="preserve">This method </w:t>
      </w:r>
      <w:r w:rsidR="003F289A">
        <w:t xml:space="preserve">has also been shown to </w:t>
      </w:r>
      <w:r w:rsidR="006901B9">
        <w:t>separate</w:t>
      </w:r>
      <w:r w:rsidR="003F289A">
        <w:t xml:space="preserve"> the temporal response function for multiple input signals </w:t>
      </w:r>
      <w:r w:rsidR="000449E3">
        <w:fldChar w:fldCharType="begin">
          <w:fldData xml:space="preserve">PEVuZE5vdGU+PENpdGU+PEF1dGhvcj5PJmFwb3M7U3VsbGl2YW48L0F1dGhvcj48WWVhcj4yMDE2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</w:fldData>
        </w:fldChar>
      </w:r>
      <w:r w:rsidR="003F289A">
        <w:instrText xml:space="preserve"> ADDIN EN.CITE </w:instrText>
      </w:r>
      <w:r w:rsidR="000449E3">
        <w:fldChar w:fldCharType="begin">
          <w:fldData xml:space="preserve">PEVuZE5vdGU+PENpdGU+PEF1dGhvcj5PJmFwb3M7U3VsbGl2YW48L0F1dGhvcj48WWVhcj4yMDE2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</w:fldData>
        </w:fldChar>
      </w:r>
      <w:r w:rsidR="003F289A">
        <w:instrText xml:space="preserve"> ADDIN EN.CITE.DATA </w:instrText>
      </w:r>
      <w:r w:rsidR="000449E3">
        <w:fldChar w:fldCharType="end"/>
      </w:r>
      <w:r w:rsidR="000449E3">
        <w:fldChar w:fldCharType="separate"/>
      </w:r>
      <w:r w:rsidR="003F289A">
        <w:rPr>
          <w:noProof/>
        </w:rPr>
        <w:t>(</w:t>
      </w:r>
      <w:hyperlink w:anchor="_ENREF_19" w:tooltip="O'Sullivan, 2016 #6550" w:history="1">
        <w:r w:rsidR="004007BD">
          <w:rPr>
            <w:noProof/>
          </w:rPr>
          <w:t>O'Sullivan</w:t>
        </w:r>
        <w:r w:rsidR="004007BD" w:rsidRPr="00D86071">
          <w:rPr>
            <w:i/>
            <w:noProof/>
          </w:rPr>
          <w:t xml:space="preserve"> et al.</w:t>
        </w:r>
        <w:r w:rsidR="004007BD">
          <w:rPr>
            <w:noProof/>
          </w:rPr>
          <w:t>, 2016</w:t>
        </w:r>
      </w:hyperlink>
      <w:r w:rsidR="003F289A">
        <w:rPr>
          <w:noProof/>
        </w:rPr>
        <w:t>)</w:t>
      </w:r>
      <w:r w:rsidR="000449E3">
        <w:fldChar w:fldCharType="end"/>
      </w:r>
      <w:r w:rsidR="003F289A">
        <w:t xml:space="preserve">. This would be extended to a rich environment to identify what aspects of the environment the participant is attending from different sensory information such as the sound of speech, the sunlight in the tree, the </w:t>
      </w:r>
      <w:proofErr w:type="spellStart"/>
      <w:r w:rsidR="003F289A">
        <w:t>proprioceptive</w:t>
      </w:r>
      <w:proofErr w:type="spellEnd"/>
      <w:r w:rsidR="003F289A">
        <w:t xml:space="preserve"> input from walking. The second approach </w:t>
      </w:r>
      <w:r w:rsidR="006901B9">
        <w:t xml:space="preserve">uses </w:t>
      </w:r>
      <w:r w:rsidR="003F289A">
        <w:t xml:space="preserve">ICA and LORETA </w:t>
      </w:r>
      <w:r w:rsidR="006901B9">
        <w:t xml:space="preserve">for </w:t>
      </w:r>
      <w:r w:rsidR="003F289A">
        <w:t xml:space="preserve">parsing the course of a continuous video </w:t>
      </w:r>
      <w:r w:rsidR="000449E3">
        <w:fldChar w:fldCharType="begin">
          <w:fldData xml:space="preserve">PEVuZE5vdGU+PENpdGU+PEF1dGhvcj5XaGl0dGluZ3N0YWxsPC9BdXRob3I+PFllYXI+MjAxMDwv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</w:fldData>
        </w:fldChar>
      </w:r>
      <w:r>
        <w:instrText xml:space="preserve"> ADDIN EN.CITE </w:instrText>
      </w:r>
      <w:r w:rsidR="000449E3">
        <w:fldChar w:fldCharType="begin">
          <w:fldData xml:space="preserve">PEVuZE5vdGU+PENpdGU+PEF1dGhvcj5XaGl0dGluZ3N0YWxsPC9BdXRob3I+PFllYXI+MjAxMDwv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</w:fldData>
        </w:fldChar>
      </w:r>
      <w:r>
        <w:instrText xml:space="preserve"> ADDIN EN.CITE.DATA </w:instrText>
      </w:r>
      <w:r w:rsidR="000449E3">
        <w:fldChar w:fldCharType="end"/>
      </w:r>
      <w:r w:rsidR="000449E3">
        <w:fldChar w:fldCharType="separate"/>
      </w:r>
      <w:r>
        <w:rPr>
          <w:noProof/>
        </w:rPr>
        <w:t>(</w:t>
      </w:r>
      <w:hyperlink w:anchor="_ENREF_22" w:tooltip="Whittingstall, 2010 #5801" w:history="1">
        <w:r w:rsidR="004007BD">
          <w:rPr>
            <w:noProof/>
          </w:rPr>
          <w:t>Whittingstall</w:t>
        </w:r>
        <w:r w:rsidR="004007BD" w:rsidRPr="004E54F7">
          <w:rPr>
            <w:i/>
            <w:noProof/>
          </w:rPr>
          <w:t xml:space="preserve"> et al.</w:t>
        </w:r>
        <w:r w:rsidR="004007BD">
          <w:rPr>
            <w:noProof/>
          </w:rPr>
          <w:t>, 2010</w:t>
        </w:r>
      </w:hyperlink>
      <w:r>
        <w:rPr>
          <w:noProof/>
        </w:rPr>
        <w:t>)</w:t>
      </w:r>
      <w:r w:rsidR="000449E3">
        <w:fldChar w:fldCharType="end"/>
      </w:r>
      <w:r w:rsidR="003F289A">
        <w:t xml:space="preserve"> </w:t>
      </w:r>
      <w:r w:rsidR="006901B9">
        <w:t xml:space="preserve">to identify cortical locations </w:t>
      </w:r>
      <w:r w:rsidR="000A222A">
        <w:t xml:space="preserve">with </w:t>
      </w:r>
      <w:r w:rsidR="006901B9">
        <w:t>prefer</w:t>
      </w:r>
      <w:r w:rsidR="000A222A">
        <w:t>ence</w:t>
      </w:r>
      <w:r w:rsidR="006901B9">
        <w:t xml:space="preserve"> different facets of a complex stimuli. Finally, </w:t>
      </w:r>
      <w:r w:rsidR="004007BD">
        <w:t>m</w:t>
      </w:r>
      <w:r w:rsidR="003F289A">
        <w:t xml:space="preserve">achine learning methods such as artificial neural networks </w:t>
      </w:r>
      <w:r w:rsidR="00BE46D1">
        <w:t xml:space="preserve">trained on the different features of the data to </w:t>
      </w:r>
      <w:r w:rsidR="004007BD">
        <w:t>extract information</w:t>
      </w:r>
      <w:r w:rsidR="003F289A">
        <w:t xml:space="preserve"> </w:t>
      </w:r>
      <w:r w:rsidR="00BE46D1">
        <w:t xml:space="preserve">beyond what is considered in the more </w:t>
      </w:r>
      <w:r w:rsidR="00BE46D1" w:rsidRPr="00BE46D1">
        <w:t>linear approaches</w:t>
      </w:r>
      <w:r w:rsidR="003F289A" w:rsidRPr="00BE46D1">
        <w:t xml:space="preserve">. </w:t>
      </w:r>
      <w:r w:rsidR="00BE46D1" w:rsidRPr="00BE46D1">
        <w:t>This kind of neural network could facilitate r</w:t>
      </w:r>
      <w:r w:rsidR="003F289A" w:rsidRPr="00BE46D1">
        <w:t xml:space="preserve">eal time interaction </w:t>
      </w:r>
      <w:r w:rsidR="00BE46D1" w:rsidRPr="00BE46D1">
        <w:t>and feedback.</w:t>
      </w:r>
    </w:p>
    <w:p w:rsidR="00D81B52" w:rsidRDefault="00D81B52"/>
    <w:p w:rsidR="00D81B52" w:rsidRDefault="00F81FD5">
      <w:r>
        <w:t>References</w:t>
      </w:r>
    </w:p>
    <w:p w:rsidR="004007BD" w:rsidRPr="004007BD" w:rsidRDefault="000449E3" w:rsidP="004007BD">
      <w:pPr>
        <w:spacing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 w:rsidR="00D81B52">
        <w:instrText xml:space="preserve"> ADDIN EN.REFLIST </w:instrText>
      </w:r>
      <w:r>
        <w:fldChar w:fldCharType="separate"/>
      </w:r>
      <w:bookmarkStart w:id="1" w:name="_ENREF_1"/>
      <w:r w:rsidR="004007BD" w:rsidRPr="004007BD">
        <w:rPr>
          <w:rFonts w:ascii="Calibri" w:hAnsi="Calibri"/>
          <w:noProof/>
        </w:rPr>
        <w:t xml:space="preserve">Butler, J.S., Molholm, S., Andrade, G.N. &amp; Foxe, J.J. (2017) An Examination of the Neural Unreliability Thesis of Autism. </w:t>
      </w:r>
      <w:r w:rsidR="004007BD" w:rsidRPr="004007BD">
        <w:rPr>
          <w:rFonts w:ascii="Calibri" w:hAnsi="Calibri"/>
          <w:i/>
          <w:noProof/>
        </w:rPr>
        <w:t>Cereb Cortex</w:t>
      </w:r>
      <w:r w:rsidR="004007BD" w:rsidRPr="004007BD">
        <w:rPr>
          <w:rFonts w:ascii="Calibri" w:hAnsi="Calibri"/>
          <w:noProof/>
        </w:rPr>
        <w:t xml:space="preserve">, </w:t>
      </w:r>
      <w:r w:rsidR="004007BD" w:rsidRPr="004007BD">
        <w:rPr>
          <w:rFonts w:ascii="Calibri" w:hAnsi="Calibri"/>
          <w:b/>
          <w:noProof/>
        </w:rPr>
        <w:t>27</w:t>
      </w:r>
      <w:r w:rsidR="004007BD" w:rsidRPr="004007BD">
        <w:rPr>
          <w:rFonts w:ascii="Calibri" w:hAnsi="Calibri"/>
          <w:noProof/>
        </w:rPr>
        <w:t>, 185-200.</w:t>
      </w:r>
    </w:p>
    <w:bookmarkEnd w:id="1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2" w:name="_ENREF_2"/>
      <w:r w:rsidRPr="004007BD">
        <w:rPr>
          <w:rFonts w:ascii="Calibri" w:hAnsi="Calibri"/>
          <w:noProof/>
        </w:rPr>
        <w:lastRenderedPageBreak/>
        <w:t xml:space="preserve">Crosse, M.J., Butler, J.S. &amp; Lalor, E.C. (2015) Congruent Visual Speech Enhances Cortical Entrainment to Continuous Auditory Speech in Noise-Free Conditions. </w:t>
      </w:r>
      <w:r w:rsidRPr="004007BD">
        <w:rPr>
          <w:rFonts w:ascii="Calibri" w:hAnsi="Calibri"/>
          <w:i/>
          <w:noProof/>
        </w:rPr>
        <w:t>The Journal of neuroscience : the official journal of the Society for Neuroscience</w:t>
      </w:r>
      <w:r w:rsidRPr="004007BD">
        <w:rPr>
          <w:rFonts w:ascii="Calibri" w:hAnsi="Calibri"/>
          <w:noProof/>
        </w:rPr>
        <w:t xml:space="preserve">, </w:t>
      </w:r>
      <w:r w:rsidRPr="004007BD">
        <w:rPr>
          <w:rFonts w:ascii="Calibri" w:hAnsi="Calibri"/>
          <w:b/>
          <w:noProof/>
        </w:rPr>
        <w:t>35</w:t>
      </w:r>
      <w:r w:rsidRPr="004007BD">
        <w:rPr>
          <w:rFonts w:ascii="Calibri" w:hAnsi="Calibri"/>
          <w:noProof/>
        </w:rPr>
        <w:t>, 14195-14204.</w:t>
      </w:r>
    </w:p>
    <w:bookmarkEnd w:id="2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3" w:name="_ENREF_3"/>
      <w:r w:rsidRPr="004007BD">
        <w:rPr>
          <w:rFonts w:ascii="Calibri" w:hAnsi="Calibri"/>
          <w:noProof/>
        </w:rPr>
        <w:t xml:space="preserve">De Sanctis, P., Butler, J.S., Green, J.M., Snyder, A.C. &amp; Foxe, J.J. (2012) Mobile brain/body imaging (MoBI): High-density electrical mapping of inhibitory processes during walking. </w:t>
      </w:r>
      <w:r w:rsidRPr="004007BD">
        <w:rPr>
          <w:rFonts w:ascii="Calibri" w:hAnsi="Calibri"/>
          <w:i/>
          <w:noProof/>
        </w:rPr>
        <w:t>Conference proceedings : ... Annual International Conference of the IEEE Engineering in Medicine and Biology Society. IEEE Engineering in Medicine and Biology Society. Conference</w:t>
      </w:r>
      <w:r w:rsidRPr="004007BD">
        <w:rPr>
          <w:rFonts w:ascii="Calibri" w:hAnsi="Calibri"/>
          <w:noProof/>
        </w:rPr>
        <w:t xml:space="preserve">, </w:t>
      </w:r>
      <w:r w:rsidRPr="004007BD">
        <w:rPr>
          <w:rFonts w:ascii="Calibri" w:hAnsi="Calibri"/>
          <w:b/>
          <w:noProof/>
        </w:rPr>
        <w:t>2012</w:t>
      </w:r>
      <w:r w:rsidRPr="004007BD">
        <w:rPr>
          <w:rFonts w:ascii="Calibri" w:hAnsi="Calibri"/>
          <w:noProof/>
        </w:rPr>
        <w:t>, 1542-1545.</w:t>
      </w:r>
    </w:p>
    <w:bookmarkEnd w:id="3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4" w:name="_ENREF_4"/>
      <w:r w:rsidRPr="004007BD">
        <w:rPr>
          <w:rFonts w:ascii="Calibri" w:hAnsi="Calibri"/>
          <w:noProof/>
        </w:rPr>
        <w:t xml:space="preserve">De Sanctis, P., Butler, J.S., Malcolm, B.R. &amp; Foxe, J.J. (2014) Recalibration of inhibitory control systems during walking-related dual-task interference: a mobile brain-body imaging (MOBI) study. </w:t>
      </w:r>
      <w:r w:rsidRPr="004007BD">
        <w:rPr>
          <w:rFonts w:ascii="Calibri" w:hAnsi="Calibri"/>
          <w:i/>
          <w:noProof/>
        </w:rPr>
        <w:t>Neuroimage</w:t>
      </w:r>
      <w:r w:rsidRPr="004007BD">
        <w:rPr>
          <w:rFonts w:ascii="Calibri" w:hAnsi="Calibri"/>
          <w:noProof/>
        </w:rPr>
        <w:t xml:space="preserve">, </w:t>
      </w:r>
      <w:r w:rsidRPr="004007BD">
        <w:rPr>
          <w:rFonts w:ascii="Calibri" w:hAnsi="Calibri"/>
          <w:b/>
          <w:noProof/>
        </w:rPr>
        <w:t>94</w:t>
      </w:r>
      <w:r w:rsidRPr="004007BD">
        <w:rPr>
          <w:rFonts w:ascii="Calibri" w:hAnsi="Calibri"/>
          <w:noProof/>
        </w:rPr>
        <w:t>, 55-64.</w:t>
      </w:r>
    </w:p>
    <w:bookmarkEnd w:id="4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5" w:name="_ENREF_5"/>
      <w:r w:rsidRPr="004007BD">
        <w:rPr>
          <w:rFonts w:ascii="Calibri" w:hAnsi="Calibri"/>
          <w:noProof/>
        </w:rPr>
        <w:t xml:space="preserve">De Vos, M., Gandras, K. &amp; Debener, S. (2014) Towards a truly mobile auditory brain-computer interface: exploring the P300 to take away. </w:t>
      </w:r>
      <w:r w:rsidRPr="004007BD">
        <w:rPr>
          <w:rFonts w:ascii="Calibri" w:hAnsi="Calibri"/>
          <w:i/>
          <w:noProof/>
        </w:rPr>
        <w:t>International journal of psychophysiology : official journal of the International Organization of Psychophysiology</w:t>
      </w:r>
      <w:r w:rsidRPr="004007BD">
        <w:rPr>
          <w:rFonts w:ascii="Calibri" w:hAnsi="Calibri"/>
          <w:noProof/>
        </w:rPr>
        <w:t xml:space="preserve">, </w:t>
      </w:r>
      <w:r w:rsidRPr="004007BD">
        <w:rPr>
          <w:rFonts w:ascii="Calibri" w:hAnsi="Calibri"/>
          <w:b/>
          <w:noProof/>
        </w:rPr>
        <w:t>91</w:t>
      </w:r>
      <w:r w:rsidRPr="004007BD">
        <w:rPr>
          <w:rFonts w:ascii="Calibri" w:hAnsi="Calibri"/>
          <w:noProof/>
        </w:rPr>
        <w:t>, 46-53.</w:t>
      </w:r>
    </w:p>
    <w:bookmarkEnd w:id="5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6" w:name="_ENREF_6"/>
      <w:r w:rsidRPr="004007BD">
        <w:rPr>
          <w:rFonts w:ascii="Calibri" w:hAnsi="Calibri"/>
          <w:noProof/>
        </w:rPr>
        <w:t xml:space="preserve">Debener, S., Minow, F., Emkes, R., Gandras, K. &amp; de Vos, M. (2012) How about taking a low-cost, small, and wireless EEG for a walk? </w:t>
      </w:r>
      <w:r w:rsidRPr="004007BD">
        <w:rPr>
          <w:rFonts w:ascii="Calibri" w:hAnsi="Calibri"/>
          <w:i/>
          <w:noProof/>
        </w:rPr>
        <w:t>Psychophysiology</w:t>
      </w:r>
      <w:r w:rsidRPr="004007BD">
        <w:rPr>
          <w:rFonts w:ascii="Calibri" w:hAnsi="Calibri"/>
          <w:noProof/>
        </w:rPr>
        <w:t xml:space="preserve">, </w:t>
      </w:r>
      <w:r w:rsidRPr="004007BD">
        <w:rPr>
          <w:rFonts w:ascii="Calibri" w:hAnsi="Calibri"/>
          <w:b/>
          <w:noProof/>
        </w:rPr>
        <w:t>49</w:t>
      </w:r>
      <w:r w:rsidRPr="004007BD">
        <w:rPr>
          <w:rFonts w:ascii="Calibri" w:hAnsi="Calibri"/>
          <w:noProof/>
        </w:rPr>
        <w:t>, 1617-1621.</w:t>
      </w:r>
    </w:p>
    <w:bookmarkEnd w:id="6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7" w:name="_ENREF_7"/>
      <w:r w:rsidRPr="004007BD">
        <w:rPr>
          <w:rFonts w:ascii="Calibri" w:hAnsi="Calibri"/>
          <w:noProof/>
        </w:rPr>
        <w:t xml:space="preserve">Delorme, A. &amp; Makeig, S. (2004) EEGLAB: an open source toolbox for analysis of single-trial EEG dynamics including independent component analysis. </w:t>
      </w:r>
      <w:r w:rsidRPr="004007BD">
        <w:rPr>
          <w:rFonts w:ascii="Calibri" w:hAnsi="Calibri"/>
          <w:i/>
          <w:noProof/>
        </w:rPr>
        <w:t>Journal of neuroscience methods</w:t>
      </w:r>
      <w:r w:rsidRPr="004007BD">
        <w:rPr>
          <w:rFonts w:ascii="Calibri" w:hAnsi="Calibri"/>
          <w:noProof/>
        </w:rPr>
        <w:t xml:space="preserve">, </w:t>
      </w:r>
      <w:r w:rsidRPr="004007BD">
        <w:rPr>
          <w:rFonts w:ascii="Calibri" w:hAnsi="Calibri"/>
          <w:b/>
          <w:noProof/>
        </w:rPr>
        <w:t>134</w:t>
      </w:r>
      <w:r w:rsidRPr="004007BD">
        <w:rPr>
          <w:rFonts w:ascii="Calibri" w:hAnsi="Calibri"/>
          <w:noProof/>
        </w:rPr>
        <w:t>, 9-21.</w:t>
      </w:r>
    </w:p>
    <w:bookmarkEnd w:id="7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8" w:name="_ENREF_8"/>
      <w:r w:rsidRPr="004007BD">
        <w:rPr>
          <w:rFonts w:ascii="Calibri" w:hAnsi="Calibri"/>
          <w:noProof/>
        </w:rPr>
        <w:t xml:space="preserve">Eichele, T., Rachakonda, S., Brakedal, B., Eikeland, R. &amp; Calhoun, V.D. (2011) EEGIFT: group independent component analysis for event-related EEG data. </w:t>
      </w:r>
      <w:r w:rsidRPr="004007BD">
        <w:rPr>
          <w:rFonts w:ascii="Calibri" w:hAnsi="Calibri"/>
          <w:i/>
          <w:noProof/>
        </w:rPr>
        <w:t>Computational intelligence and neuroscience</w:t>
      </w:r>
      <w:r w:rsidRPr="004007BD">
        <w:rPr>
          <w:rFonts w:ascii="Calibri" w:hAnsi="Calibri"/>
          <w:noProof/>
        </w:rPr>
        <w:t xml:space="preserve">, </w:t>
      </w:r>
      <w:r w:rsidRPr="004007BD">
        <w:rPr>
          <w:rFonts w:ascii="Calibri" w:hAnsi="Calibri"/>
          <w:b/>
          <w:noProof/>
        </w:rPr>
        <w:t>2011</w:t>
      </w:r>
      <w:r w:rsidRPr="004007BD">
        <w:rPr>
          <w:rFonts w:ascii="Calibri" w:hAnsi="Calibri"/>
          <w:noProof/>
        </w:rPr>
        <w:t>, 129365.</w:t>
      </w:r>
    </w:p>
    <w:bookmarkEnd w:id="8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9" w:name="_ENREF_9"/>
      <w:r w:rsidRPr="004007BD">
        <w:rPr>
          <w:rFonts w:ascii="Calibri" w:hAnsi="Calibri"/>
          <w:noProof/>
        </w:rPr>
        <w:t xml:space="preserve">Gramann, K., Gwin, J.T., Bigdely-Shamlo, N., Ferris, D.P. &amp; Makeig, S. (2010) Visual evoked responses during standing and walking. </w:t>
      </w:r>
      <w:r w:rsidRPr="004007BD">
        <w:rPr>
          <w:rFonts w:ascii="Calibri" w:hAnsi="Calibri"/>
          <w:i/>
          <w:noProof/>
        </w:rPr>
        <w:t>Frontiers in human neuroscience</w:t>
      </w:r>
      <w:r w:rsidRPr="004007BD">
        <w:rPr>
          <w:rFonts w:ascii="Calibri" w:hAnsi="Calibri"/>
          <w:noProof/>
        </w:rPr>
        <w:t xml:space="preserve">, </w:t>
      </w:r>
      <w:r w:rsidRPr="004007BD">
        <w:rPr>
          <w:rFonts w:ascii="Calibri" w:hAnsi="Calibri"/>
          <w:b/>
          <w:noProof/>
        </w:rPr>
        <w:t>4</w:t>
      </w:r>
      <w:r w:rsidRPr="004007BD">
        <w:rPr>
          <w:rFonts w:ascii="Calibri" w:hAnsi="Calibri"/>
          <w:noProof/>
        </w:rPr>
        <w:t>, 202.</w:t>
      </w:r>
    </w:p>
    <w:bookmarkEnd w:id="9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10" w:name="_ENREF_10"/>
      <w:r w:rsidRPr="004007BD">
        <w:rPr>
          <w:rFonts w:ascii="Calibri" w:hAnsi="Calibri"/>
          <w:noProof/>
        </w:rPr>
        <w:t xml:space="preserve">Gramann, K., Gwin, J.T., Ferris, D.P., Oie, K., Jung, T.P., Lin, C.T., Liao, L.D. &amp; Makeig, S. (2011) Cognition in action: imaging brain/body dynamics in mobile humans. </w:t>
      </w:r>
      <w:r w:rsidRPr="004007BD">
        <w:rPr>
          <w:rFonts w:ascii="Calibri" w:hAnsi="Calibri"/>
          <w:i/>
          <w:noProof/>
        </w:rPr>
        <w:t>Reviews in the neurosciences</w:t>
      </w:r>
      <w:r w:rsidRPr="004007BD">
        <w:rPr>
          <w:rFonts w:ascii="Calibri" w:hAnsi="Calibri"/>
          <w:noProof/>
        </w:rPr>
        <w:t xml:space="preserve">, </w:t>
      </w:r>
      <w:r w:rsidRPr="004007BD">
        <w:rPr>
          <w:rFonts w:ascii="Calibri" w:hAnsi="Calibri"/>
          <w:b/>
          <w:noProof/>
        </w:rPr>
        <w:t>22</w:t>
      </w:r>
      <w:r w:rsidRPr="004007BD">
        <w:rPr>
          <w:rFonts w:ascii="Calibri" w:hAnsi="Calibri"/>
          <w:noProof/>
        </w:rPr>
        <w:t>, 593-608.</w:t>
      </w:r>
    </w:p>
    <w:bookmarkEnd w:id="10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11" w:name="_ENREF_11"/>
      <w:r w:rsidRPr="004007BD">
        <w:rPr>
          <w:rFonts w:ascii="Calibri" w:hAnsi="Calibri"/>
          <w:noProof/>
        </w:rPr>
        <w:t xml:space="preserve">Gwin, J.T., Gramann, K., Makeig, S. &amp; Ferris, D.P. (2010) Removal of movement artifact from high-density EEG recorded during walking and running. </w:t>
      </w:r>
      <w:r w:rsidRPr="004007BD">
        <w:rPr>
          <w:rFonts w:ascii="Calibri" w:hAnsi="Calibri"/>
          <w:i/>
          <w:noProof/>
        </w:rPr>
        <w:t>Journal of neurophysiology</w:t>
      </w:r>
      <w:r w:rsidRPr="004007BD">
        <w:rPr>
          <w:rFonts w:ascii="Calibri" w:hAnsi="Calibri"/>
          <w:noProof/>
        </w:rPr>
        <w:t xml:space="preserve">, </w:t>
      </w:r>
      <w:r w:rsidRPr="004007BD">
        <w:rPr>
          <w:rFonts w:ascii="Calibri" w:hAnsi="Calibri"/>
          <w:b/>
          <w:noProof/>
        </w:rPr>
        <w:t>103</w:t>
      </w:r>
      <w:r w:rsidRPr="004007BD">
        <w:rPr>
          <w:rFonts w:ascii="Calibri" w:hAnsi="Calibri"/>
          <w:noProof/>
        </w:rPr>
        <w:t>, 3526-3534.</w:t>
      </w:r>
    </w:p>
    <w:bookmarkEnd w:id="11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12" w:name="_ENREF_12"/>
      <w:r w:rsidRPr="004007BD">
        <w:rPr>
          <w:rFonts w:ascii="Calibri" w:hAnsi="Calibri"/>
          <w:noProof/>
        </w:rPr>
        <w:t>Kothe, C. (2013) Labstreaming layer (LSL).</w:t>
      </w:r>
    </w:p>
    <w:bookmarkEnd w:id="12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13" w:name="_ENREF_13"/>
      <w:r w:rsidRPr="004007BD">
        <w:rPr>
          <w:rFonts w:ascii="Calibri" w:hAnsi="Calibri"/>
          <w:noProof/>
        </w:rPr>
        <w:t xml:space="preserve">Lalor, E.C. &amp; Foxe, J.J. (2010) Neural responses to uninterrupted natural speech can be extracted with precise temporal resolution. </w:t>
      </w:r>
      <w:r w:rsidRPr="004007BD">
        <w:rPr>
          <w:rFonts w:ascii="Calibri" w:hAnsi="Calibri"/>
          <w:i/>
          <w:noProof/>
        </w:rPr>
        <w:t>The European journal of neuroscience</w:t>
      </w:r>
      <w:r w:rsidRPr="004007BD">
        <w:rPr>
          <w:rFonts w:ascii="Calibri" w:hAnsi="Calibri"/>
          <w:noProof/>
        </w:rPr>
        <w:t xml:space="preserve">, </w:t>
      </w:r>
      <w:r w:rsidRPr="004007BD">
        <w:rPr>
          <w:rFonts w:ascii="Calibri" w:hAnsi="Calibri"/>
          <w:b/>
          <w:noProof/>
        </w:rPr>
        <w:t>31</w:t>
      </w:r>
      <w:r w:rsidRPr="004007BD">
        <w:rPr>
          <w:rFonts w:ascii="Calibri" w:hAnsi="Calibri"/>
          <w:noProof/>
        </w:rPr>
        <w:t>, 189-193.</w:t>
      </w:r>
    </w:p>
    <w:bookmarkEnd w:id="13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14" w:name="_ENREF_14"/>
      <w:r w:rsidRPr="004007BD">
        <w:rPr>
          <w:rFonts w:ascii="Calibri" w:hAnsi="Calibri"/>
          <w:noProof/>
        </w:rPr>
        <w:t xml:space="preserve">Lalor, E.C., Pearlmutter, B.A., Reilly, R.B., McDarby, G. &amp; Foxe, J.J. (2006) The VESPA: a method for the rapid estimation of a visual evoked potential. </w:t>
      </w:r>
      <w:r w:rsidRPr="004007BD">
        <w:rPr>
          <w:rFonts w:ascii="Calibri" w:hAnsi="Calibri"/>
          <w:i/>
          <w:noProof/>
        </w:rPr>
        <w:t>Neuroimage</w:t>
      </w:r>
      <w:r w:rsidRPr="004007BD">
        <w:rPr>
          <w:rFonts w:ascii="Calibri" w:hAnsi="Calibri"/>
          <w:noProof/>
        </w:rPr>
        <w:t xml:space="preserve">, </w:t>
      </w:r>
      <w:r w:rsidRPr="004007BD">
        <w:rPr>
          <w:rFonts w:ascii="Calibri" w:hAnsi="Calibri"/>
          <w:b/>
          <w:noProof/>
        </w:rPr>
        <w:t>32</w:t>
      </w:r>
      <w:r w:rsidRPr="004007BD">
        <w:rPr>
          <w:rFonts w:ascii="Calibri" w:hAnsi="Calibri"/>
          <w:noProof/>
        </w:rPr>
        <w:t>, 1549-1561.</w:t>
      </w:r>
    </w:p>
    <w:bookmarkEnd w:id="14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15" w:name="_ENREF_15"/>
      <w:r w:rsidRPr="004007BD">
        <w:rPr>
          <w:rFonts w:ascii="Calibri" w:hAnsi="Calibri"/>
          <w:noProof/>
        </w:rPr>
        <w:t xml:space="preserve">Malcolm, B.R., Foxe, J.J., Butler, J.S. &amp; De Sanctis, P. (2015) The aging brain shows less flexible reallocation of cognitive resources during dual-task walking: A mobile brain/body imaging (MoBI) study. </w:t>
      </w:r>
      <w:r w:rsidRPr="004007BD">
        <w:rPr>
          <w:rFonts w:ascii="Calibri" w:hAnsi="Calibri"/>
          <w:i/>
          <w:noProof/>
        </w:rPr>
        <w:t>Neuroimage</w:t>
      </w:r>
      <w:r w:rsidRPr="004007BD">
        <w:rPr>
          <w:rFonts w:ascii="Calibri" w:hAnsi="Calibri"/>
          <w:noProof/>
        </w:rPr>
        <w:t xml:space="preserve">, </w:t>
      </w:r>
      <w:r w:rsidRPr="004007BD">
        <w:rPr>
          <w:rFonts w:ascii="Calibri" w:hAnsi="Calibri"/>
          <w:b/>
          <w:noProof/>
        </w:rPr>
        <w:t>117</w:t>
      </w:r>
      <w:r w:rsidRPr="004007BD">
        <w:rPr>
          <w:rFonts w:ascii="Calibri" w:hAnsi="Calibri"/>
          <w:noProof/>
        </w:rPr>
        <w:t>, 230-242.</w:t>
      </w:r>
    </w:p>
    <w:bookmarkEnd w:id="15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16" w:name="_ENREF_16"/>
      <w:r w:rsidRPr="004007BD">
        <w:rPr>
          <w:rFonts w:ascii="Calibri" w:hAnsi="Calibri"/>
          <w:noProof/>
        </w:rPr>
        <w:t xml:space="preserve">Malcolm, B.R., Foxe, J.J., Butler, J.S., Molholm, S. &amp; De Sanctis, P. (2018) Cognitive load reduces the effects of optic flow on gait and electrocortical dynamics during treadmill walking. </w:t>
      </w:r>
      <w:r w:rsidRPr="004007BD">
        <w:rPr>
          <w:rFonts w:ascii="Calibri" w:hAnsi="Calibri"/>
          <w:i/>
          <w:noProof/>
        </w:rPr>
        <w:t>Journal of neurophysiology</w:t>
      </w:r>
      <w:r w:rsidRPr="004007BD">
        <w:rPr>
          <w:rFonts w:ascii="Calibri" w:hAnsi="Calibri"/>
          <w:noProof/>
        </w:rPr>
        <w:t>.</w:t>
      </w:r>
    </w:p>
    <w:bookmarkEnd w:id="16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17" w:name="_ENREF_17"/>
      <w:r w:rsidRPr="004007BD">
        <w:rPr>
          <w:rFonts w:ascii="Calibri" w:hAnsi="Calibri"/>
          <w:noProof/>
        </w:rPr>
        <w:t xml:space="preserve">Malcolm, B.R., Foxe, J.J., Butler, J.S., Mowrey, W.B., Molholm, S. &amp; De Sanctis, P. (2017) Long-term test-retest reliability of event-related potential (ERP) recordings during treadmill walking using the mobile brain/body imaging (MoBI) approach. </w:t>
      </w:r>
      <w:r w:rsidRPr="004007BD">
        <w:rPr>
          <w:rFonts w:ascii="Calibri" w:hAnsi="Calibri"/>
          <w:i/>
          <w:noProof/>
        </w:rPr>
        <w:t>Brain research</w:t>
      </w:r>
      <w:r w:rsidRPr="004007BD">
        <w:rPr>
          <w:rFonts w:ascii="Calibri" w:hAnsi="Calibri"/>
          <w:noProof/>
        </w:rPr>
        <w:t>.</w:t>
      </w:r>
    </w:p>
    <w:bookmarkEnd w:id="17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18" w:name="_ENREF_18"/>
      <w:r w:rsidRPr="004007BD">
        <w:rPr>
          <w:rFonts w:ascii="Calibri" w:hAnsi="Calibri"/>
          <w:noProof/>
        </w:rPr>
        <w:t xml:space="preserve">Nolan, H., Whelan, R. &amp; Reilly, R.B. (2010) FASTER: Fully Automated Statistical Thresholding for EEG artifact Rejection. </w:t>
      </w:r>
      <w:r w:rsidRPr="004007BD">
        <w:rPr>
          <w:rFonts w:ascii="Calibri" w:hAnsi="Calibri"/>
          <w:i/>
          <w:noProof/>
        </w:rPr>
        <w:t>Journal of neuroscience methods</w:t>
      </w:r>
      <w:r w:rsidRPr="004007BD">
        <w:rPr>
          <w:rFonts w:ascii="Calibri" w:hAnsi="Calibri"/>
          <w:noProof/>
        </w:rPr>
        <w:t xml:space="preserve">, </w:t>
      </w:r>
      <w:r w:rsidRPr="004007BD">
        <w:rPr>
          <w:rFonts w:ascii="Calibri" w:hAnsi="Calibri"/>
          <w:b/>
          <w:noProof/>
        </w:rPr>
        <w:t>192</w:t>
      </w:r>
      <w:r w:rsidRPr="004007BD">
        <w:rPr>
          <w:rFonts w:ascii="Calibri" w:hAnsi="Calibri"/>
          <w:noProof/>
        </w:rPr>
        <w:t>, 152-162.</w:t>
      </w:r>
    </w:p>
    <w:bookmarkEnd w:id="18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19" w:name="_ENREF_19"/>
      <w:r w:rsidRPr="004007BD">
        <w:rPr>
          <w:rFonts w:ascii="Calibri" w:hAnsi="Calibri"/>
          <w:noProof/>
        </w:rPr>
        <w:t xml:space="preserve">O'Sullivan, A.E., Crosse, M.J., Di Liberto, G.M. &amp; Lalor, E.C. (2016) Visual Cortical Entrainment to Motion and Categorical Speech Features during Silent Lipreading. </w:t>
      </w:r>
      <w:r w:rsidRPr="004007BD">
        <w:rPr>
          <w:rFonts w:ascii="Calibri" w:hAnsi="Calibri"/>
          <w:i/>
          <w:noProof/>
        </w:rPr>
        <w:t>Frontiers in human neuroscience</w:t>
      </w:r>
      <w:r w:rsidRPr="004007BD">
        <w:rPr>
          <w:rFonts w:ascii="Calibri" w:hAnsi="Calibri"/>
          <w:noProof/>
        </w:rPr>
        <w:t xml:space="preserve">, </w:t>
      </w:r>
      <w:r w:rsidRPr="004007BD">
        <w:rPr>
          <w:rFonts w:ascii="Calibri" w:hAnsi="Calibri"/>
          <w:b/>
          <w:noProof/>
        </w:rPr>
        <w:t>10</w:t>
      </w:r>
      <w:r w:rsidRPr="004007BD">
        <w:rPr>
          <w:rFonts w:ascii="Calibri" w:hAnsi="Calibri"/>
          <w:noProof/>
        </w:rPr>
        <w:t>, 679.</w:t>
      </w:r>
    </w:p>
    <w:bookmarkEnd w:id="19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20" w:name="_ENREF_20"/>
      <w:r w:rsidRPr="004007BD">
        <w:rPr>
          <w:rFonts w:ascii="Calibri" w:hAnsi="Calibri"/>
          <w:noProof/>
        </w:rPr>
        <w:t xml:space="preserve">Seeber, M., Scherer, R., Wagner, J., Solis-Escalante, T. &amp; Muller-Putz, G.R. (2014) EEG beta suppression and low gamma modulation are different elements of human upright walking. </w:t>
      </w:r>
      <w:r w:rsidRPr="004007BD">
        <w:rPr>
          <w:rFonts w:ascii="Calibri" w:hAnsi="Calibri"/>
          <w:i/>
          <w:noProof/>
        </w:rPr>
        <w:t>Frontiers in human neuroscience</w:t>
      </w:r>
      <w:r w:rsidRPr="004007BD">
        <w:rPr>
          <w:rFonts w:ascii="Calibri" w:hAnsi="Calibri"/>
          <w:noProof/>
        </w:rPr>
        <w:t xml:space="preserve">, </w:t>
      </w:r>
      <w:r w:rsidRPr="004007BD">
        <w:rPr>
          <w:rFonts w:ascii="Calibri" w:hAnsi="Calibri"/>
          <w:b/>
          <w:noProof/>
        </w:rPr>
        <w:t>8</w:t>
      </w:r>
      <w:r w:rsidRPr="004007BD">
        <w:rPr>
          <w:rFonts w:ascii="Calibri" w:hAnsi="Calibri"/>
          <w:noProof/>
        </w:rPr>
        <w:t>, 485.</w:t>
      </w:r>
    </w:p>
    <w:bookmarkEnd w:id="20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21" w:name="_ENREF_21"/>
      <w:r w:rsidRPr="004007BD">
        <w:rPr>
          <w:rFonts w:ascii="Calibri" w:hAnsi="Calibri"/>
          <w:noProof/>
        </w:rPr>
        <w:t xml:space="preserve">Wagner, J., Solis-Escalante, T., Grieshofer, P., Neuper, C., Muller-Putz, G. &amp; Scherer, R. (2012) Level of participation in robotic-assisted treadmill walking modulates midline sensorimotor EEG rhythms in able-bodied subjects. </w:t>
      </w:r>
      <w:r w:rsidRPr="004007BD">
        <w:rPr>
          <w:rFonts w:ascii="Calibri" w:hAnsi="Calibri"/>
          <w:i/>
          <w:noProof/>
        </w:rPr>
        <w:t>Neuroimage</w:t>
      </w:r>
      <w:r w:rsidRPr="004007BD">
        <w:rPr>
          <w:rFonts w:ascii="Calibri" w:hAnsi="Calibri"/>
          <w:noProof/>
        </w:rPr>
        <w:t xml:space="preserve">, </w:t>
      </w:r>
      <w:r w:rsidRPr="004007BD">
        <w:rPr>
          <w:rFonts w:ascii="Calibri" w:hAnsi="Calibri"/>
          <w:b/>
          <w:noProof/>
        </w:rPr>
        <w:t>63</w:t>
      </w:r>
      <w:r w:rsidRPr="004007BD">
        <w:rPr>
          <w:rFonts w:ascii="Calibri" w:hAnsi="Calibri"/>
          <w:noProof/>
        </w:rPr>
        <w:t>, 1203-1211.</w:t>
      </w:r>
    </w:p>
    <w:bookmarkEnd w:id="21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22" w:name="_ENREF_22"/>
      <w:r w:rsidRPr="004007BD">
        <w:rPr>
          <w:rFonts w:ascii="Calibri" w:hAnsi="Calibri"/>
          <w:noProof/>
        </w:rPr>
        <w:t xml:space="preserve">Whittingstall, K., Bartels, A., Singh, V., Kwon, S. &amp; Logothetis, N.K. (2010) Integration of EEG source imaging and fMRI during continuous viewing of natural movies. </w:t>
      </w:r>
      <w:r w:rsidRPr="004007BD">
        <w:rPr>
          <w:rFonts w:ascii="Calibri" w:hAnsi="Calibri"/>
          <w:i/>
          <w:noProof/>
        </w:rPr>
        <w:t>Magnetic resonance imaging</w:t>
      </w:r>
      <w:r w:rsidRPr="004007BD">
        <w:rPr>
          <w:rFonts w:ascii="Calibri" w:hAnsi="Calibri"/>
          <w:noProof/>
        </w:rPr>
        <w:t xml:space="preserve">, </w:t>
      </w:r>
      <w:r w:rsidRPr="004007BD">
        <w:rPr>
          <w:rFonts w:ascii="Calibri" w:hAnsi="Calibri"/>
          <w:b/>
          <w:noProof/>
        </w:rPr>
        <w:t>28</w:t>
      </w:r>
      <w:r w:rsidRPr="004007BD">
        <w:rPr>
          <w:rFonts w:ascii="Calibri" w:hAnsi="Calibri"/>
          <w:noProof/>
        </w:rPr>
        <w:t>, 1135-1142.</w:t>
      </w:r>
    </w:p>
    <w:bookmarkEnd w:id="22"/>
    <w:p w:rsidR="004007BD" w:rsidRPr="004007BD" w:rsidRDefault="004007BD" w:rsidP="004007BD">
      <w:pPr>
        <w:spacing w:after="0" w:line="240" w:lineRule="auto"/>
        <w:rPr>
          <w:rFonts w:ascii="Calibri" w:hAnsi="Calibri"/>
          <w:noProof/>
        </w:rPr>
      </w:pPr>
    </w:p>
    <w:p w:rsidR="004007BD" w:rsidRPr="004007BD" w:rsidRDefault="004007BD" w:rsidP="004007BD">
      <w:pPr>
        <w:spacing w:line="240" w:lineRule="auto"/>
        <w:ind w:left="720" w:hanging="720"/>
        <w:rPr>
          <w:rFonts w:ascii="Calibri" w:hAnsi="Calibri"/>
          <w:noProof/>
        </w:rPr>
      </w:pPr>
      <w:bookmarkStart w:id="23" w:name="_ENREF_23"/>
      <w:r w:rsidRPr="004007BD">
        <w:rPr>
          <w:rFonts w:ascii="Calibri" w:hAnsi="Calibri"/>
          <w:noProof/>
        </w:rPr>
        <w:t xml:space="preserve">Woldorff, M.G. (1993) Distortion of ERP averages due to overlap from temporally adjacent ERPs: analysis and correction. </w:t>
      </w:r>
      <w:r w:rsidRPr="004007BD">
        <w:rPr>
          <w:rFonts w:ascii="Calibri" w:hAnsi="Calibri"/>
          <w:i/>
          <w:noProof/>
        </w:rPr>
        <w:t>Psychophysiology</w:t>
      </w:r>
      <w:r w:rsidRPr="004007BD">
        <w:rPr>
          <w:rFonts w:ascii="Calibri" w:hAnsi="Calibri"/>
          <w:noProof/>
        </w:rPr>
        <w:t xml:space="preserve">, </w:t>
      </w:r>
      <w:r w:rsidRPr="004007BD">
        <w:rPr>
          <w:rFonts w:ascii="Calibri" w:hAnsi="Calibri"/>
          <w:b/>
          <w:noProof/>
        </w:rPr>
        <w:t>30</w:t>
      </w:r>
      <w:r w:rsidRPr="004007BD">
        <w:rPr>
          <w:rFonts w:ascii="Calibri" w:hAnsi="Calibri"/>
          <w:noProof/>
        </w:rPr>
        <w:t>, 98-119.</w:t>
      </w:r>
    </w:p>
    <w:bookmarkEnd w:id="23"/>
    <w:p w:rsidR="004007BD" w:rsidRPr="004007BD" w:rsidRDefault="004007BD" w:rsidP="004007BD">
      <w:pPr>
        <w:spacing w:line="240" w:lineRule="auto"/>
        <w:rPr>
          <w:rFonts w:ascii="Calibri" w:hAnsi="Calibri"/>
          <w:noProof/>
        </w:rPr>
      </w:pPr>
    </w:p>
    <w:p w:rsidR="004007BD" w:rsidRDefault="004007BD" w:rsidP="004007BD">
      <w:pPr>
        <w:spacing w:line="240" w:lineRule="auto"/>
        <w:rPr>
          <w:rFonts w:ascii="Calibri" w:hAnsi="Calibri"/>
          <w:noProof/>
        </w:rPr>
      </w:pPr>
    </w:p>
    <w:p w:rsidR="00D82402" w:rsidRDefault="000449E3">
      <w:r>
        <w:fldChar w:fldCharType="end"/>
      </w:r>
    </w:p>
    <w:sectPr w:rsidR="00D82402" w:rsidSect="00CD5D1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Neuro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pzwvf0vwvrevge5xpfpz9wvsapxd2s20tef&quot;&gt;My EndNote Library&lt;record-ids&gt;&lt;item&gt;4707&lt;/item&gt;&lt;item&gt;4708&lt;/item&gt;&lt;item&gt;4965&lt;/item&gt;&lt;item&gt;5033&lt;/item&gt;&lt;item&gt;5253&lt;/item&gt;&lt;item&gt;5313&lt;/item&gt;&lt;item&gt;5480&lt;/item&gt;&lt;item&gt;5801&lt;/item&gt;&lt;item&gt;5809&lt;/item&gt;&lt;item&gt;5955&lt;/item&gt;&lt;item&gt;6195&lt;/item&gt;&lt;item&gt;6196&lt;/item&gt;&lt;item&gt;6201&lt;/item&gt;&lt;item&gt;6202&lt;/item&gt;&lt;item&gt;6247&lt;/item&gt;&lt;item&gt;6376&lt;/item&gt;&lt;item&gt;6482&lt;/item&gt;&lt;item&gt;6536&lt;/item&gt;&lt;item&gt;6538&lt;/item&gt;&lt;item&gt;6550&lt;/item&gt;&lt;item&gt;6559&lt;/item&gt;&lt;item&gt;6567&lt;/item&gt;&lt;item&gt;6568&lt;/item&gt;&lt;/record-ids&gt;&lt;/item&gt;&lt;/Libraries&gt;"/>
  </w:docVars>
  <w:rsids>
    <w:rsidRoot w:val="003F289A"/>
    <w:rsid w:val="000449E3"/>
    <w:rsid w:val="000A222A"/>
    <w:rsid w:val="00121716"/>
    <w:rsid w:val="002B63E4"/>
    <w:rsid w:val="00317A13"/>
    <w:rsid w:val="00373AA5"/>
    <w:rsid w:val="003F289A"/>
    <w:rsid w:val="004007BD"/>
    <w:rsid w:val="004E54F7"/>
    <w:rsid w:val="0054665C"/>
    <w:rsid w:val="00641172"/>
    <w:rsid w:val="006901B9"/>
    <w:rsid w:val="006A5FCE"/>
    <w:rsid w:val="008B0423"/>
    <w:rsid w:val="009A5C1B"/>
    <w:rsid w:val="00A27B92"/>
    <w:rsid w:val="00A41908"/>
    <w:rsid w:val="00BE46D1"/>
    <w:rsid w:val="00CD5D1E"/>
    <w:rsid w:val="00D810F3"/>
    <w:rsid w:val="00D81B52"/>
    <w:rsid w:val="00E74B70"/>
    <w:rsid w:val="00F81FD5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F289A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81B52"/>
    <w:rPr>
      <w:color w:val="0563C1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8</TotalTime>
  <Pages>3</Pages>
  <Words>2179</Words>
  <Characters>12426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ublin Institute of Technology</Company>
  <LinksUpToDate>false</LinksUpToDate>
  <CharactersWithSpaces>1457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hn Butler</dc:creator>
  <cp:keywords/>
  <dc:description/>
  <cp:lastModifiedBy>JB-CNL</cp:lastModifiedBy>
  <cp:revision>6</cp:revision>
  <dcterms:created xsi:type="dcterms:W3CDTF">2018-09-05T14:40:00Z</dcterms:created>
  <dcterms:modified xsi:type="dcterms:W3CDTF">2018-09-05T22:45:00Z</dcterms:modified>
</cp:coreProperties>
</file>